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B683C" w:rsidRPr="00926A54" w:rsidRDefault="00BB683C" w:rsidP="00BB683C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0" w:name="_Toc17027204"/>
      <w:r w:rsidRPr="00926A54">
        <w:rPr>
          <w:rFonts w:ascii="Times New Roman" w:hAnsi="Times New Roman" w:cs="Times New Roman"/>
          <w:b/>
          <w:color w:val="auto"/>
          <w:sz w:val="24"/>
          <w:szCs w:val="24"/>
        </w:rPr>
        <w:t>DAFTAR PUSTAKA</w:t>
      </w:r>
      <w:bookmarkEnd w:id="0"/>
    </w:p>
    <w:p w:rsidR="00BB683C" w:rsidRPr="00926A54" w:rsidRDefault="00BB683C" w:rsidP="00BB683C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:rsidR="00BB683C" w:rsidRPr="00926A54" w:rsidRDefault="00BB683C" w:rsidP="00BB683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26A54">
        <w:rPr>
          <w:rFonts w:ascii="Times New Roman" w:hAnsi="Times New Roman" w:cs="Times New Roman"/>
          <w:sz w:val="24"/>
          <w:szCs w:val="24"/>
          <w:lang w:val="en-US"/>
        </w:rPr>
        <w:t>BUKU DAN JURNAL</w:t>
      </w:r>
    </w:p>
    <w:p w:rsidR="00BB683C" w:rsidRPr="00926A54" w:rsidRDefault="00BB683C" w:rsidP="00BB683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26A5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26A54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926A54">
        <w:rPr>
          <w:rFonts w:ascii="Times New Roman" w:hAnsi="Times New Roman" w:cs="Times New Roman"/>
          <w:sz w:val="24"/>
          <w:szCs w:val="24"/>
        </w:rPr>
        <w:fldChar w:fldCharType="separate"/>
      </w:r>
      <w:r w:rsidRPr="00926A54">
        <w:rPr>
          <w:rFonts w:ascii="Times New Roman" w:hAnsi="Times New Roman" w:cs="Times New Roman"/>
          <w:noProof/>
          <w:sz w:val="24"/>
          <w:szCs w:val="24"/>
        </w:rPr>
        <w:t>Asminar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 M. (2010). </w:t>
      </w:r>
      <w:bookmarkStart w:id="1" w:name="_GoBack"/>
      <w:bookmarkEnd w:id="1"/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Pengaruh CRM Terhadap Loyalitas Pelanggan Di Swiss Belhotel Maleosan Manado,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926A54">
        <w:rPr>
          <w:rFonts w:ascii="Times New Roman" w:hAnsi="Times New Roman" w:cs="Times New Roman"/>
          <w:noProof/>
          <w:sz w:val="24"/>
          <w:szCs w:val="24"/>
        </w:rPr>
        <w:t>, 240–271.</w:t>
      </w:r>
    </w:p>
    <w:p w:rsidR="00BB683C" w:rsidRPr="00926A54" w:rsidRDefault="00BB683C" w:rsidP="00BB683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Assauri, S. (2018).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>Manajemen Pemasaran Dasar, Konsep, Strategi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 (14th 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>e</w:t>
      </w:r>
      <w:r w:rsidRPr="00926A54">
        <w:rPr>
          <w:rFonts w:ascii="Times New Roman" w:hAnsi="Times New Roman" w:cs="Times New Roman"/>
          <w:noProof/>
          <w:sz w:val="24"/>
          <w:szCs w:val="24"/>
        </w:rPr>
        <w:t>d.). Depok.</w:t>
      </w:r>
    </w:p>
    <w:p w:rsidR="00BB683C" w:rsidRPr="00926A54" w:rsidRDefault="00BB683C" w:rsidP="00BB683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Dahniar, S. (2018). Pelayanan Terhadap Kepuasan Konsumen Pada </w:t>
      </w:r>
      <w:r w:rsidRPr="00926A54">
        <w:rPr>
          <w:rFonts w:ascii="Times New Roman" w:hAnsi="Times New Roman" w:cs="Times New Roman"/>
          <w:iCs/>
          <w:noProof/>
          <w:sz w:val="24"/>
          <w:szCs w:val="24"/>
        </w:rPr>
        <w:t>Administrasi Bisnis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926A54">
        <w:rPr>
          <w:rFonts w:ascii="Times New Roman" w:hAnsi="Times New Roman" w:cs="Times New Roman"/>
          <w:noProof/>
          <w:sz w:val="24"/>
          <w:szCs w:val="24"/>
        </w:rPr>
        <w:t>(1), 102–114.</w:t>
      </w:r>
    </w:p>
    <w:p w:rsidR="00BB683C" w:rsidRPr="00926A54" w:rsidRDefault="00BB683C" w:rsidP="00BB683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Ferdinand, A. (2018).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Manajemen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 (5th 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>e</w:t>
      </w:r>
      <w:r w:rsidRPr="00926A54">
        <w:rPr>
          <w:rFonts w:ascii="Times New Roman" w:hAnsi="Times New Roman" w:cs="Times New Roman"/>
          <w:noProof/>
          <w:sz w:val="24"/>
          <w:szCs w:val="24"/>
        </w:rPr>
        <w:t>d.). Semarang: Badan Penerbit Universitas Diponegoro.</w:t>
      </w:r>
    </w:p>
    <w:p w:rsidR="00BB683C" w:rsidRPr="00926A54" w:rsidRDefault="00BB683C" w:rsidP="00BB683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26A54">
        <w:rPr>
          <w:rFonts w:ascii="Times New Roman" w:hAnsi="Times New Roman" w:cs="Times New Roman"/>
          <w:noProof/>
          <w:sz w:val="24"/>
          <w:szCs w:val="24"/>
        </w:rPr>
        <w:t>Kotle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Keller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. (2016).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>Marketing Management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>Marketing Management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 (15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>th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>e</w:t>
      </w:r>
      <w:r w:rsidRPr="00926A54">
        <w:rPr>
          <w:rFonts w:ascii="Times New Roman" w:hAnsi="Times New Roman" w:cs="Times New Roman"/>
          <w:noProof/>
          <w:sz w:val="24"/>
          <w:szCs w:val="24"/>
        </w:rPr>
        <w:t>d.). England.</w:t>
      </w:r>
    </w:p>
    <w:p w:rsidR="00BB683C" w:rsidRPr="00926A54" w:rsidRDefault="00BB683C" w:rsidP="00BB683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Kotler. (2017).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>Principle Of Marketing An Asian Perspective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 (4th 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>e</w:t>
      </w:r>
      <w:r w:rsidRPr="00926A54">
        <w:rPr>
          <w:rFonts w:ascii="Times New Roman" w:hAnsi="Times New Roman" w:cs="Times New Roman"/>
          <w:noProof/>
          <w:sz w:val="24"/>
          <w:szCs w:val="24"/>
        </w:rPr>
        <w:t>d.). England.</w:t>
      </w:r>
    </w:p>
    <w:p w:rsidR="00BB683C" w:rsidRPr="00926A54" w:rsidRDefault="00BB683C" w:rsidP="00BB683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26A54">
        <w:rPr>
          <w:rFonts w:ascii="Times New Roman" w:hAnsi="Times New Roman" w:cs="Times New Roman"/>
          <w:noProof/>
          <w:sz w:val="24"/>
          <w:szCs w:val="24"/>
        </w:rPr>
        <w:t>Muhammad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 S. (2018). Pengaruh Tingkatan Produk Terhadap Loyalitas Pelanggan,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926A54">
        <w:rPr>
          <w:rFonts w:ascii="Times New Roman" w:hAnsi="Times New Roman" w:cs="Times New Roman"/>
          <w:noProof/>
          <w:sz w:val="24"/>
          <w:szCs w:val="24"/>
        </w:rPr>
        <w:t>(1), 53–58.</w:t>
      </w:r>
    </w:p>
    <w:p w:rsidR="00BB683C" w:rsidRPr="00926A54" w:rsidRDefault="00BB683C" w:rsidP="00BB683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Normasari, S., Kumadji, S., &amp; Kusumawati, A. (2013). Pengaruh Kualitas Pelayanan Terhadap Kepuasan Pelanggan, Citra Perusahaan Dan Loyalitas Pelanggan.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>Jurnal Administrasi Bisnis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926A54">
        <w:rPr>
          <w:rFonts w:ascii="Times New Roman" w:hAnsi="Times New Roman" w:cs="Times New Roman"/>
          <w:noProof/>
          <w:sz w:val="24"/>
          <w:szCs w:val="24"/>
        </w:rPr>
        <w:t>(2), 1–9.</w:t>
      </w:r>
    </w:p>
    <w:p w:rsidR="00BB683C" w:rsidRPr="00926A54" w:rsidRDefault="00BB683C" w:rsidP="00BB683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Rangkuti, F. (2018).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>The Power Of Brands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 (4th 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>e</w:t>
      </w:r>
      <w:r w:rsidRPr="00926A54">
        <w:rPr>
          <w:rFonts w:ascii="Times New Roman" w:hAnsi="Times New Roman" w:cs="Times New Roman"/>
          <w:noProof/>
          <w:sz w:val="24"/>
          <w:szCs w:val="24"/>
        </w:rPr>
        <w:t>d.). Jakarta: PT Gramedia Pustaka Utama.</w:t>
      </w:r>
    </w:p>
    <w:p w:rsidR="00BB683C" w:rsidRPr="00926A54" w:rsidRDefault="00BB683C" w:rsidP="00BB683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Schiffman 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&amp; </w:t>
      </w:r>
      <w:r w:rsidRPr="00926A54">
        <w:rPr>
          <w:rFonts w:ascii="Times New Roman" w:hAnsi="Times New Roman" w:cs="Times New Roman"/>
          <w:noProof/>
          <w:sz w:val="24"/>
          <w:szCs w:val="24"/>
        </w:rPr>
        <w:t>Wisenblit.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(2015). </w:t>
      </w:r>
      <w:r w:rsidRPr="00926A54">
        <w:rPr>
          <w:rFonts w:ascii="Times New Roman" w:hAnsi="Times New Roman" w:cs="Times New Roman"/>
          <w:i/>
          <w:noProof/>
          <w:sz w:val="24"/>
          <w:szCs w:val="24"/>
        </w:rPr>
        <w:t>Consumer Behaviour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 (11th 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>e</w:t>
      </w:r>
      <w:r w:rsidRPr="00926A54">
        <w:rPr>
          <w:rFonts w:ascii="Times New Roman" w:hAnsi="Times New Roman" w:cs="Times New Roman"/>
          <w:noProof/>
          <w:sz w:val="24"/>
          <w:szCs w:val="24"/>
        </w:rPr>
        <w:t>d.). England: Pearson Education Limited.</w:t>
      </w:r>
    </w:p>
    <w:p w:rsidR="00BB683C" w:rsidRPr="00926A54" w:rsidRDefault="00BB683C" w:rsidP="00BB683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Schiffman, L., &amp; Kanuk, L. L. (2007).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>Perilaku Konsumen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 (7th 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>e</w:t>
      </w:r>
      <w:r w:rsidRPr="00926A54">
        <w:rPr>
          <w:rFonts w:ascii="Times New Roman" w:hAnsi="Times New Roman" w:cs="Times New Roman"/>
          <w:noProof/>
          <w:sz w:val="24"/>
          <w:szCs w:val="24"/>
        </w:rPr>
        <w:t>d.). New Jersey: PT Macanan Jaya Cemerlang.</w:t>
      </w:r>
    </w:p>
    <w:p w:rsidR="00BB683C" w:rsidRPr="00926A54" w:rsidRDefault="00BB683C" w:rsidP="00BB683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26A54">
        <w:rPr>
          <w:rFonts w:ascii="Times New Roman" w:hAnsi="Times New Roman" w:cs="Times New Roman"/>
          <w:noProof/>
          <w:sz w:val="24"/>
          <w:szCs w:val="24"/>
        </w:rPr>
        <w:t>Wahyuningsih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>, S. E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. (2007). Tingkat Loyalitas Mahasiswa Atas Jasa Pendidikan Di Perguruan Tinggi.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>Lembaran Ilmu Kependidikan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>36</w:t>
      </w:r>
      <w:r w:rsidRPr="00926A54">
        <w:rPr>
          <w:rFonts w:ascii="Times New Roman" w:hAnsi="Times New Roman" w:cs="Times New Roman"/>
          <w:noProof/>
          <w:sz w:val="24"/>
          <w:szCs w:val="24"/>
        </w:rPr>
        <w:t>(2), 131–137.</w:t>
      </w:r>
    </w:p>
    <w:p w:rsidR="00BB683C" w:rsidRPr="00926A54" w:rsidRDefault="00BB683C" w:rsidP="00BB683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Metode Penelitian Kuantitatif, Kualitatif,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d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>an R&amp;D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 (26th 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>e</w:t>
      </w:r>
      <w:r w:rsidRPr="00926A54">
        <w:rPr>
          <w:rFonts w:ascii="Times New Roman" w:hAnsi="Times New Roman" w:cs="Times New Roman"/>
          <w:noProof/>
          <w:sz w:val="24"/>
          <w:szCs w:val="24"/>
        </w:rPr>
        <w:t>d.). Bandung: C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>V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 Alfabeta. </w:t>
      </w:r>
    </w:p>
    <w:p w:rsidR="00BB683C" w:rsidRPr="00926A54" w:rsidRDefault="00BB683C" w:rsidP="00BB683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26A54">
        <w:rPr>
          <w:rFonts w:ascii="Times New Roman" w:hAnsi="Times New Roman" w:cs="Times New Roman"/>
          <w:noProof/>
          <w:sz w:val="24"/>
          <w:szCs w:val="24"/>
        </w:rPr>
        <w:t>Thompson, A. A. (N.D.). Crafting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926A54">
        <w:rPr>
          <w:rFonts w:ascii="Times New Roman" w:hAnsi="Times New Roman" w:cs="Times New Roman"/>
          <w:noProof/>
          <w:sz w:val="24"/>
          <w:szCs w:val="24"/>
        </w:rPr>
        <w:t>Executing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926A54">
        <w:rPr>
          <w:rFonts w:ascii="Times New Roman" w:hAnsi="Times New Roman" w:cs="Times New Roman"/>
          <w:noProof/>
          <w:sz w:val="24"/>
          <w:szCs w:val="24"/>
        </w:rPr>
        <w:t>Strategy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 (</w:t>
      </w:r>
      <w:r w:rsidRPr="00926A54">
        <w:rPr>
          <w:rFonts w:ascii="Times New Roman" w:hAnsi="Times New Roman" w:cs="Times New Roman"/>
          <w:noProof/>
          <w:sz w:val="24"/>
          <w:szCs w:val="24"/>
        </w:rPr>
        <w:t>17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>th e</w:t>
      </w:r>
      <w:r w:rsidRPr="00926A54">
        <w:rPr>
          <w:rFonts w:ascii="Times New Roman" w:hAnsi="Times New Roman" w:cs="Times New Roman"/>
          <w:noProof/>
          <w:sz w:val="24"/>
          <w:szCs w:val="24"/>
        </w:rPr>
        <w:t>d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>.).</w:t>
      </w:r>
    </w:p>
    <w:p w:rsidR="00BB683C" w:rsidRPr="00926A54" w:rsidRDefault="00BB683C" w:rsidP="00BB683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26A54">
        <w:rPr>
          <w:rFonts w:ascii="Times New Roman" w:hAnsi="Times New Roman" w:cs="Times New Roman"/>
          <w:noProof/>
          <w:sz w:val="24"/>
          <w:szCs w:val="24"/>
        </w:rPr>
        <w:t>Wijaya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 w:rsidRPr="00926A54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. 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B. (2013). Dimensions Of Brand Image : A Conceptual </w:t>
      </w:r>
      <w:r w:rsidRPr="00926A54">
        <w:rPr>
          <w:rFonts w:ascii="Times New Roman" w:hAnsi="Times New Roman" w:cs="Times New Roman"/>
          <w:i/>
          <w:noProof/>
          <w:sz w:val="24"/>
          <w:szCs w:val="24"/>
        </w:rPr>
        <w:t>Review From The Perspective Of Brand Communication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26A54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926A54">
        <w:rPr>
          <w:rFonts w:ascii="Times New Roman" w:hAnsi="Times New Roman" w:cs="Times New Roman"/>
          <w:noProof/>
          <w:sz w:val="24"/>
          <w:szCs w:val="24"/>
        </w:rPr>
        <w:t xml:space="preserve">(31), 55–65. </w:t>
      </w:r>
    </w:p>
    <w:p w:rsidR="00BB683C" w:rsidRPr="00926A54" w:rsidRDefault="00BB683C" w:rsidP="00BB683C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BB683C" w:rsidRPr="00926A54" w:rsidRDefault="00BB683C" w:rsidP="00BB683C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BB683C" w:rsidRPr="00926A54" w:rsidRDefault="00BB683C" w:rsidP="00BB683C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BB683C" w:rsidRPr="00926A54" w:rsidRDefault="00BB683C" w:rsidP="00BB683C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BB683C" w:rsidRPr="00926A54" w:rsidRDefault="00BB683C" w:rsidP="00BB683C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BB683C" w:rsidRPr="00926A54" w:rsidRDefault="00BB683C" w:rsidP="00BB683C">
      <w:pPr>
        <w:rPr>
          <w:rFonts w:ascii="Times New Roman" w:hAnsi="Times New Roman" w:cs="Times New Roman"/>
          <w:sz w:val="28"/>
          <w:lang w:val="en-US"/>
        </w:rPr>
      </w:pPr>
      <w:r w:rsidRPr="00926A54">
        <w:rPr>
          <w:rFonts w:ascii="Times New Roman" w:hAnsi="Times New Roman" w:cs="Times New Roman"/>
        </w:rPr>
        <w:fldChar w:fldCharType="end"/>
      </w:r>
      <w:r w:rsidRPr="00926A54">
        <w:rPr>
          <w:rFonts w:ascii="Times New Roman" w:hAnsi="Times New Roman" w:cs="Times New Roman"/>
          <w:sz w:val="24"/>
          <w:lang w:val="en-US"/>
        </w:rPr>
        <w:t>ARTIKEL DAN INTERNET</w:t>
      </w:r>
    </w:p>
    <w:p w:rsidR="00BB683C" w:rsidRPr="00926A54" w:rsidRDefault="00BB683C" w:rsidP="00BB683C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6A54">
        <w:rPr>
          <w:rFonts w:ascii="Times New Roman" w:hAnsi="Times New Roman" w:cs="Times New Roman"/>
          <w:sz w:val="24"/>
          <w:szCs w:val="24"/>
        </w:rPr>
        <w:t>https://amazon.com/Indomie-Instan-Noodles-Certified-Original/product-reviews/B00HXIXWKM)</w:t>
      </w:r>
    </w:p>
    <w:p w:rsidR="00BB683C" w:rsidRPr="00926A54" w:rsidRDefault="00BB683C" w:rsidP="00BB683C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6A54">
        <w:rPr>
          <w:rFonts w:ascii="Times New Roman" w:hAnsi="Times New Roman" w:cs="Times New Roman"/>
          <w:sz w:val="24"/>
          <w:szCs w:val="24"/>
        </w:rPr>
        <w:t>https://amazon.com/Indomie-Instan-Noodles-Certified-Original/product-reviews/B00HXIXWKM)</w:t>
      </w:r>
    </w:p>
    <w:p w:rsidR="00BB683C" w:rsidRPr="00926A54" w:rsidRDefault="00BB683C" w:rsidP="00BB683C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6A54">
        <w:rPr>
          <w:rFonts w:ascii="Times New Roman" w:hAnsi="Times New Roman" w:cs="Times New Roman"/>
          <w:sz w:val="24"/>
          <w:szCs w:val="24"/>
        </w:rPr>
        <w:t>http://beautynesia.id/29218)</w:t>
      </w:r>
    </w:p>
    <w:p w:rsidR="00BB683C" w:rsidRPr="00926A54" w:rsidRDefault="00BB683C" w:rsidP="00BB683C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6A54">
        <w:rPr>
          <w:rFonts w:ascii="Times New Roman" w:hAnsi="Times New Roman" w:cs="Times New Roman"/>
          <w:sz w:val="24"/>
          <w:szCs w:val="24"/>
        </w:rPr>
        <w:t>https://beritagar.id/</w:t>
      </w:r>
    </w:p>
    <w:p w:rsidR="00BB683C" w:rsidRPr="00926A54" w:rsidRDefault="00BB683C" w:rsidP="00BB683C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6A54">
        <w:rPr>
          <w:rFonts w:ascii="Times New Roman" w:hAnsi="Times New Roman" w:cs="Times New Roman"/>
          <w:sz w:val="24"/>
          <w:szCs w:val="24"/>
        </w:rPr>
        <w:t>http://catatanjengsri.blogspot.com/2017/08/indomie-dari-masa- ke-masa.html</w:t>
      </w:r>
    </w:p>
    <w:p w:rsidR="00BB683C" w:rsidRPr="00926A54" w:rsidRDefault="00BB683C" w:rsidP="00BB683C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6A54">
        <w:rPr>
          <w:rFonts w:ascii="Times New Roman" w:hAnsi="Times New Roman" w:cs="Times New Roman"/>
          <w:sz w:val="24"/>
          <w:szCs w:val="24"/>
        </w:rPr>
        <w:t>https://databoks.katadata.co.id/datapublish/2018/09/24/berapa-konsumsi-mi-instan-indonesia</w:t>
      </w:r>
    </w:p>
    <w:p w:rsidR="00BB683C" w:rsidRPr="00926A54" w:rsidRDefault="00BB683C" w:rsidP="00BB683C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6A54">
        <w:rPr>
          <w:rFonts w:ascii="Times New Roman" w:hAnsi="Times New Roman" w:cs="Times New Roman"/>
          <w:sz w:val="24"/>
          <w:szCs w:val="24"/>
        </w:rPr>
        <w:t>http://dataindustri.blogspot.com/2016/03/inilah-pengusaha-bisnis-mi-instan-di.html</w:t>
      </w:r>
    </w:p>
    <w:p w:rsidR="00BB683C" w:rsidRPr="00926A54" w:rsidRDefault="00BB683C" w:rsidP="00BB683C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6A54">
        <w:rPr>
          <w:rFonts w:ascii="Times New Roman" w:hAnsi="Times New Roman" w:cs="Times New Roman"/>
          <w:sz w:val="24"/>
          <w:szCs w:val="24"/>
        </w:rPr>
        <w:t>https://kaskus.co.id/thread/5208ddd4be29a0e26a000008/sejarah-berdirinya-indomie/</w:t>
      </w:r>
    </w:p>
    <w:p w:rsidR="00BB683C" w:rsidRPr="00926A54" w:rsidRDefault="00BB683C" w:rsidP="00BB683C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6A54">
        <w:rPr>
          <w:rFonts w:ascii="Times New Roman" w:hAnsi="Times New Roman" w:cs="Times New Roman"/>
          <w:sz w:val="24"/>
          <w:szCs w:val="24"/>
        </w:rPr>
        <w:t>https://kaskus.co.id/thread/5208ddd4be29a0e26a000008/sejarah-berdirinya-indomie/</w:t>
      </w:r>
    </w:p>
    <w:p w:rsidR="00BB683C" w:rsidRPr="00926A54" w:rsidRDefault="00BB683C" w:rsidP="00BB683C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6A54">
        <w:rPr>
          <w:rFonts w:ascii="Times New Roman" w:hAnsi="Times New Roman" w:cs="Times New Roman"/>
          <w:sz w:val="24"/>
          <w:szCs w:val="24"/>
        </w:rPr>
        <w:t>https://kaskus.co.id/thread/5208ddd4be29a0e26a000008/sejarah-berdirinya-indomie/</w:t>
      </w:r>
    </w:p>
    <w:p w:rsidR="00BB683C" w:rsidRPr="00926A54" w:rsidRDefault="00BB683C" w:rsidP="00BB683C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6A54">
        <w:rPr>
          <w:rFonts w:ascii="Times New Roman" w:hAnsi="Times New Roman" w:cs="Times New Roman"/>
          <w:sz w:val="24"/>
          <w:szCs w:val="24"/>
        </w:rPr>
        <w:t>https://kaskus.co.id/thread/52798a0d1e0bc35e52000003/merk-mi-instan-yang-ada-di-indonesia/</w:t>
      </w:r>
    </w:p>
    <w:p w:rsidR="00BB683C" w:rsidRPr="00926A54" w:rsidRDefault="00BB683C" w:rsidP="00BB683C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26A54">
        <w:rPr>
          <w:rFonts w:ascii="Times New Roman" w:hAnsi="Times New Roman" w:cs="Times New Roman"/>
          <w:sz w:val="24"/>
          <w:szCs w:val="24"/>
        </w:rPr>
        <w:t>http://solo.tribunnews.com/2017/06/03/indomie-jadi-makanan-pokok-di-nigeria-mengapa-bisa</w:t>
      </w:r>
    </w:p>
    <w:p w:rsidR="00783E7D" w:rsidRDefault="00783E7D"/>
    <w:sectPr w:rsidR="00783E7D" w:rsidSect="00783E7D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8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B683C"/>
    <w:rsid w:val="00783E7D"/>
    <w:rsid w:val="00BB68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78873E9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B683C"/>
    <w:pPr>
      <w:spacing w:after="200" w:line="276" w:lineRule="auto"/>
    </w:pPr>
    <w:rPr>
      <w:sz w:val="22"/>
      <w:szCs w:val="22"/>
      <w:lang w:val="id-ID"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BB683C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B683C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B683C"/>
    <w:pPr>
      <w:spacing w:after="200" w:line="276" w:lineRule="auto"/>
    </w:pPr>
    <w:rPr>
      <w:sz w:val="22"/>
      <w:szCs w:val="22"/>
      <w:lang w:val="id-ID"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BB683C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B683C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86</Words>
  <Characters>2203</Characters>
  <Application>Microsoft Macintosh Word</Application>
  <DocSecurity>0</DocSecurity>
  <Lines>18</Lines>
  <Paragraphs>5</Paragraphs>
  <ScaleCrop>false</ScaleCrop>
  <Company/>
  <LinksUpToDate>false</LinksUpToDate>
  <CharactersWithSpaces>25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nsen Astama</dc:creator>
  <cp:keywords/>
  <dc:description/>
  <cp:lastModifiedBy>Vinsen Astama</cp:lastModifiedBy>
  <cp:revision>1</cp:revision>
  <dcterms:created xsi:type="dcterms:W3CDTF">2019-09-30T13:20:00Z</dcterms:created>
  <dcterms:modified xsi:type="dcterms:W3CDTF">2019-09-30T13:20:00Z</dcterms:modified>
</cp:coreProperties>
</file>